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BC69AB"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4427149F" w:rsidR="00B264C1" w:rsidRDefault="00E53B1D" w:rsidP="00B264C1">
      <w:pPr>
        <w:spacing w:after="120"/>
      </w:pPr>
      <w:r>
        <w:rPr>
          <w:noProof/>
        </w:rPr>
        <w:lastRenderedPageBreak/>
        <w:drawing>
          <wp:inline distT="0" distB="0" distL="0" distR="0" wp14:anchorId="2A4EE2EB" wp14:editId="2F640BF7">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2DF8201D" w:rsidR="00B264C1" w:rsidRDefault="00E53B1D" w:rsidP="00B264C1">
      <w:pPr>
        <w:spacing w:after="120"/>
      </w:pPr>
      <w:r>
        <w:rPr>
          <w:noProof/>
        </w:rPr>
        <w:drawing>
          <wp:inline distT="0" distB="0" distL="0" distR="0" wp14:anchorId="22F4B5E7" wp14:editId="20F32FB1">
            <wp:extent cx="1820007" cy="106409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bookmarkStart w:id="0" w:name="_GoBack"/>
      <w:bookmarkEnd w:id="0"/>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2E312551" w:rsidR="001C55F1" w:rsidRDefault="004E6812" w:rsidP="00C86489">
      <w:r>
        <w:rPr>
          <w:noProof/>
        </w:rPr>
        <w:drawing>
          <wp:inline distT="0" distB="0" distL="0" distR="0" wp14:anchorId="2E716C8B" wp14:editId="605956BA">
            <wp:extent cx="5943600" cy="22834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28346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30E51EB6" w:rsidR="00DE5BBD" w:rsidRDefault="004E6812" w:rsidP="00672317">
      <w:r>
        <w:rPr>
          <w:noProof/>
        </w:rPr>
        <w:drawing>
          <wp:inline distT="0" distB="0" distL="0" distR="0" wp14:anchorId="2FF64B00" wp14:editId="0B2F4E8D">
            <wp:extent cx="2009775" cy="6724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09775" cy="672465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415A1646" w:rsidR="00BA46EB" w:rsidRDefault="004E6812" w:rsidP="00672317">
      <w:r>
        <w:rPr>
          <w:noProof/>
        </w:rPr>
        <w:drawing>
          <wp:inline distT="0" distB="0" distL="0" distR="0" wp14:anchorId="38154589" wp14:editId="523D038A">
            <wp:extent cx="5943600" cy="20548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5486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7B4E3131" w:rsidR="00BA46EB" w:rsidRDefault="004E6812" w:rsidP="00672317">
      <w:r>
        <w:rPr>
          <w:noProof/>
        </w:rPr>
        <w:drawing>
          <wp:inline distT="0" distB="0" distL="0" distR="0" wp14:anchorId="01C21A38" wp14:editId="2AD9B5D0">
            <wp:extent cx="5943600" cy="31007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00705"/>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787E8F25" w:rsidR="00E71C30" w:rsidRDefault="004E6812" w:rsidP="0070414C">
      <w:r>
        <w:rPr>
          <w:noProof/>
        </w:rPr>
        <w:drawing>
          <wp:inline distT="0" distB="0" distL="0" distR="0" wp14:anchorId="2A46805E" wp14:editId="3F07D00A">
            <wp:extent cx="5943600" cy="4077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77777777" w:rsidR="00AE67A0" w:rsidRDefault="00AE67A0" w:rsidP="00AE67A0">
      <w:pPr>
        <w:pStyle w:val="Heading2"/>
      </w:pPr>
      <w:r>
        <w:t>Importing mass spectrometer r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1" w:name="_Hlk37853282"/>
      <w:r>
        <w:t>Save this document as “Amino Acid Metabolism.sky” in the tutorial folder you created.</w:t>
      </w:r>
    </w:p>
    <w:bookmarkEnd w:id="1"/>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222223C9" w:rsidR="00BA46EB" w:rsidRDefault="00E11854" w:rsidP="00672317">
      <w:r w:rsidRPr="00E11854">
        <w:rPr>
          <w:noProof/>
        </w:rPr>
        <w:t xml:space="preserve"> </w:t>
      </w:r>
      <w:r w:rsidR="004E6812">
        <w:rPr>
          <w:noProof/>
        </w:rPr>
        <w:drawing>
          <wp:inline distT="0" distB="0" distL="0" distR="0" wp14:anchorId="12C38B4C" wp14:editId="72C39BB4">
            <wp:extent cx="5724525" cy="4019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24525"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1D2ADBF3" w:rsidR="00A375C7" w:rsidRDefault="004E6812" w:rsidP="00CB3BF7">
      <w:pPr>
        <w:spacing w:line="240" w:lineRule="auto"/>
      </w:pPr>
      <w:r>
        <w:rPr>
          <w:noProof/>
        </w:rPr>
        <w:drawing>
          <wp:inline distT="0" distB="0" distL="0" distR="0" wp14:anchorId="1044B30D" wp14:editId="474DAA42">
            <wp:extent cx="5943600" cy="4077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249AEC1B" w:rsidR="009B773E" w:rsidRPr="00A31A38" w:rsidRDefault="004E6812" w:rsidP="00A31A38">
      <w:r>
        <w:rPr>
          <w:noProof/>
        </w:rPr>
        <w:drawing>
          <wp:inline distT="0" distB="0" distL="0" distR="0" wp14:anchorId="66607EE1" wp14:editId="2A7BB602">
            <wp:extent cx="5943600" cy="40779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769DFF" w14:textId="77777777" w:rsidR="00BC69AB" w:rsidRDefault="00BC69AB" w:rsidP="00F726CD">
      <w:pPr>
        <w:spacing w:after="0" w:line="240" w:lineRule="auto"/>
      </w:pPr>
      <w:r>
        <w:separator/>
      </w:r>
    </w:p>
  </w:endnote>
  <w:endnote w:type="continuationSeparator" w:id="0">
    <w:p w14:paraId="733A8866" w14:textId="77777777" w:rsidR="00BC69AB" w:rsidRDefault="00BC69A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D2790" w14:textId="77777777" w:rsidR="00186405" w:rsidRDefault="00186405">
    <w:pPr>
      <w:pStyle w:val="Footer"/>
      <w:jc w:val="center"/>
    </w:pPr>
    <w:r>
      <w:fldChar w:fldCharType="begin"/>
    </w:r>
    <w:r>
      <w:instrText xml:space="preserve"> PAGE   \* MERGEFORMAT </w:instrText>
    </w:r>
    <w:r>
      <w:fldChar w:fldCharType="separate"/>
    </w:r>
    <w:r w:rsidR="00E53B1D">
      <w:rPr>
        <w:noProof/>
      </w:rPr>
      <w:t>1</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EF7A1" w14:textId="77777777" w:rsidR="00BC69AB" w:rsidRDefault="00BC69AB" w:rsidP="00F726CD">
      <w:pPr>
        <w:spacing w:after="0" w:line="240" w:lineRule="auto"/>
      </w:pPr>
      <w:r>
        <w:separator/>
      </w:r>
    </w:p>
  </w:footnote>
  <w:footnote w:type="continuationSeparator" w:id="0">
    <w:p w14:paraId="6F8695E0" w14:textId="77777777" w:rsidR="00BC69AB" w:rsidRDefault="00BC69AB"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4640B"/>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6812"/>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1F3A"/>
    <w:rsid w:val="00632F85"/>
    <w:rsid w:val="00632FBF"/>
    <w:rsid w:val="00635426"/>
    <w:rsid w:val="00640B5B"/>
    <w:rsid w:val="00640D93"/>
    <w:rsid w:val="00640ECE"/>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C69AB"/>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3B1D"/>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ED0DD0-CEFD-4242-A876-37FDAAE88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2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4</cp:revision>
  <cp:lastPrinted>2013-11-01T17:12:00Z</cp:lastPrinted>
  <dcterms:created xsi:type="dcterms:W3CDTF">2020-05-13T04:36:00Z</dcterms:created>
  <dcterms:modified xsi:type="dcterms:W3CDTF">2020-07-03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